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0B7757C1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r w:rsidRPr="00AB3F7B">
        <w:rPr>
          <w:rFonts w:eastAsia="Times New Roman" w:cs="Times New Roman"/>
          <w:bCs/>
          <w:sz w:val="33"/>
          <w:szCs w:val="20"/>
          <w14:ligatures w14:val="standard"/>
        </w:rPr>
        <w:t>ML1819 Research Assignment 1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55E8D527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999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2764F4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2764F4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96F7F2" w14:textId="329107AD" w:rsidR="00B51181" w:rsidRPr="00AB3F7B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>
        <w:rPr>
          <w:noProof/>
          <w:sz w:val="26"/>
        </w:rPr>
        <w:drawing>
          <wp:inline distT="0" distB="0" distL="0" distR="0" wp14:anchorId="00E04268" wp14:editId="5C8D3CD9">
            <wp:extent cx="3798382" cy="207818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ontribution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4512" cy="2092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64388" w:rsidRPr="00C64388">
        <w:rPr>
          <w:sz w:val="26"/>
          <w14:ligatures w14:val="standard"/>
        </w:rPr>
        <w:br w:type="page"/>
      </w:r>
    </w:p>
    <w:p w14:paraId="6ECDFF3E" w14:textId="4A2E0525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2"/>
          <w:footerReference w:type="even" r:id="rId13"/>
          <w:footerReference w:type="default" r:id="rId14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28D12FF7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</w:p>
    <w:p w14:paraId="47747AE9" w14:textId="7A20C224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is paper assesses the potential for this information to indicate the gender of a Twitter user. To evaluate </w:t>
      </w:r>
      <w:bookmarkStart w:id="0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 will be</w:t>
      </w:r>
      <w:r w:rsidR="00CC5120" w:rsidRPr="004F1B62">
        <w:rPr>
          <w:rFonts w:cs="Linux Libertine"/>
          <w:color w:val="000000"/>
          <w:szCs w:val="18"/>
        </w:rPr>
        <w:t xml:space="preserve"> analysed using</w:t>
      </w:r>
      <w:r w:rsidRPr="004F1B62">
        <w:rPr>
          <w:rFonts w:cs="Linux Libertine"/>
          <w:color w:val="000000"/>
          <w:szCs w:val="18"/>
        </w:rPr>
        <w:t xml:space="preserve"> logistic regression, support vector machines, and </w:t>
      </w:r>
      <w:bookmarkEnd w:id="0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1" w:name="_Related_Work"/>
      <w:bookmarkEnd w:id="1"/>
      <w:r>
        <w:t>Related Work</w:t>
      </w:r>
    </w:p>
    <w:p w14:paraId="2C30C148" w14:textId="77777777" w:rsidR="006664F0" w:rsidRPr="006664F0" w:rsidRDefault="006664F0" w:rsidP="006664F0"/>
    <w:p w14:paraId="5A29F730" w14:textId="591D3494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4032D" w:rsidRPr="00D72443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1C836AAD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6936C7" w:rsidRPr="00D72443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0627E33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4032D" w:rsidRPr="00D72443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4032D" w:rsidRPr="00D72443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7721F821" w:rsidR="004F6F87" w:rsidRPr="004F1B62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Some non-uniform </w:t>
      </w:r>
      <w:r w:rsidR="005227E1" w:rsidRPr="004F1B62">
        <w:rPr>
          <w:rFonts w:cs="Linux Libertine"/>
          <w:color w:val="000000"/>
          <w:szCs w:val="18"/>
        </w:rPr>
        <w:t xml:space="preserve">values are </w:t>
      </w:r>
      <w:r w:rsidRPr="004F1B62">
        <w:rPr>
          <w:rFonts w:cs="Linux Libertine"/>
          <w:color w:val="000000"/>
          <w:szCs w:val="18"/>
        </w:rPr>
        <w:t>discarded</w:t>
      </w:r>
      <w:r w:rsidR="005227E1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while others, </w:t>
      </w:r>
      <w:r w:rsidR="005227E1" w:rsidRPr="004F1B62">
        <w:rPr>
          <w:rFonts w:cs="Linux Libertine"/>
          <w:color w:val="000000"/>
          <w:szCs w:val="18"/>
        </w:rPr>
        <w:t>like</w:t>
      </w:r>
      <w:r w:rsidRPr="004F1B62">
        <w:rPr>
          <w:rFonts w:cs="Linux Libertine"/>
          <w:color w:val="000000"/>
          <w:szCs w:val="18"/>
        </w:rPr>
        <w:t xml:space="preserve"> profile image, are set aside as potential future features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>profile descriptions, we count the number of words, number of hashtags, references to social media, and hyperlinks. Our finalized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is</w:t>
      </w:r>
      <w:r w:rsidRPr="004F1B62">
        <w:rPr>
          <w:rFonts w:cs="Linux Libertine"/>
          <w:color w:val="000000"/>
          <w:szCs w:val="18"/>
        </w:rPr>
        <w:t>: account creation date, favorites, tweets, description length, hashtags in description, social media</w:t>
      </w:r>
      <w:r w:rsidR="00147E5D">
        <w:rPr>
          <w:rFonts w:cs="Linux Libertine"/>
          <w:color w:val="000000"/>
          <w:szCs w:val="18"/>
        </w:rPr>
        <w:t xml:space="preserve"> references</w:t>
      </w:r>
      <w:r w:rsidRPr="004F1B62">
        <w:rPr>
          <w:rFonts w:cs="Linux Libertine"/>
          <w:color w:val="000000"/>
          <w:szCs w:val="18"/>
        </w:rPr>
        <w:t>, username length, default color scheme</w:t>
      </w:r>
      <w:r w:rsidR="00147E5D">
        <w:rPr>
          <w:rFonts w:cs="Linux Libertine"/>
          <w:color w:val="000000"/>
          <w:szCs w:val="18"/>
        </w:rPr>
        <w:t xml:space="preserve"> use</w:t>
      </w:r>
      <w:r w:rsidRPr="004F1B62">
        <w:rPr>
          <w:rFonts w:cs="Linux Libertine"/>
          <w:color w:val="000000"/>
          <w:szCs w:val="18"/>
        </w:rPr>
        <w:t xml:space="preserve">, tweet length, </w:t>
      </w:r>
      <w:r w:rsidR="00147E5D">
        <w:rPr>
          <w:rFonts w:cs="Linux Libertine"/>
          <w:color w:val="000000"/>
          <w:szCs w:val="18"/>
        </w:rPr>
        <w:t>mentions</w:t>
      </w:r>
      <w:r w:rsidRPr="004F1B62">
        <w:rPr>
          <w:rFonts w:cs="Linux Libertine"/>
          <w:color w:val="000000"/>
          <w:szCs w:val="18"/>
        </w:rPr>
        <w:t xml:space="preserve"> (‘@’ in </w:t>
      </w:r>
      <w:r w:rsidR="008C621A" w:rsidRPr="004F1B62">
        <w:rPr>
          <w:rFonts w:cs="Linux Libertine"/>
          <w:color w:val="000000"/>
          <w:szCs w:val="18"/>
        </w:rPr>
        <w:t xml:space="preserve">a </w:t>
      </w:r>
      <w:r w:rsidRPr="004F1B62">
        <w:rPr>
          <w:rFonts w:cs="Linux Libertine"/>
          <w:color w:val="000000"/>
          <w:szCs w:val="18"/>
        </w:rPr>
        <w:t xml:space="preserve">tweet), </w:t>
      </w:r>
      <w:r w:rsidR="00147E5D">
        <w:rPr>
          <w:rFonts w:cs="Linux Libertine"/>
          <w:color w:val="000000"/>
          <w:szCs w:val="18"/>
        </w:rPr>
        <w:t>tweet</w:t>
      </w:r>
      <w:r w:rsidRPr="004F1B62">
        <w:rPr>
          <w:rFonts w:cs="Linux Libertine"/>
          <w:color w:val="000000"/>
          <w:szCs w:val="18"/>
        </w:rPr>
        <w:t xml:space="preserve"> hashtags, hyperlink</w:t>
      </w:r>
      <w:r w:rsidR="00147E5D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used.</w:t>
      </w:r>
    </w:p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47DB9E13" w14:textId="57A8B749" w:rsidR="006664F0" w:rsidRPr="004F1B62" w:rsidRDefault="006664F0" w:rsidP="006664F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Since our prediction is binary, we chose Logistic Regression as the baseline model.  Multiple parameters were tweaked to get an optimal prediction. We tested combinations of C - the inverse of regularization strength, penalty, and polynomial features. </w:t>
      </w:r>
    </w:p>
    <w:p w14:paraId="0CCDCD91" w14:textId="4F4C1033" w:rsidR="004F6F87" w:rsidRPr="004F6F87" w:rsidRDefault="006664F0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 xml:space="preserve"> </w:t>
      </w:r>
      <w:r w:rsidR="004F6F87">
        <w:rPr>
          <w:b/>
          <w:i w:val="0"/>
          <w:sz w:val="20"/>
        </w:rPr>
        <w:t>Support Vector Machine</w:t>
      </w:r>
    </w:p>
    <w:p w14:paraId="1615F341" w14:textId="05E63B37" w:rsidR="004F6F87" w:rsidRPr="004F6F87" w:rsidRDefault="00977426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  <w:r w:rsidRPr="004F1B62">
        <w:rPr>
          <w:rFonts w:eastAsia="Times New Roman" w:cs="Linux Libertine"/>
          <w:color w:val="000000"/>
          <w:szCs w:val="18"/>
        </w:rPr>
        <w:t>SVM was chosen due to its efficiency in classifying high-dimensional data and suitability for</w:t>
      </w:r>
      <w:r w:rsidR="00177BF2" w:rsidRPr="004F1B62">
        <w:rPr>
          <w:rFonts w:eastAsia="Times New Roman" w:cs="Linux Libertine"/>
          <w:color w:val="000000"/>
          <w:szCs w:val="18"/>
        </w:rPr>
        <w:t xml:space="preserve"> </w:t>
      </w:r>
      <w:r w:rsidRPr="004F1B62">
        <w:rPr>
          <w:rFonts w:eastAsia="Times New Roman" w:cs="Linux Libertine"/>
          <w:color w:val="000000"/>
          <w:szCs w:val="18"/>
        </w:rPr>
        <w:t xml:space="preserve">binary labeled data.  Furthermore, the use of regularization parameters could inhibit overfitting while the kernels could assist with non-linear classification </w:t>
      </w:r>
      <w:r w:rsidR="008C440C" w:rsidRPr="004F1B62">
        <w:rPr>
          <w:rFonts w:eastAsia="Times New Roman" w:cs="Linux Libertine"/>
          <w:color w:val="000000"/>
          <w:szCs w:val="18"/>
        </w:rPr>
        <w:fldChar w:fldCharType="begin"/>
      </w:r>
      <w:r w:rsidR="006075A2" w:rsidRPr="004F1B62">
        <w:rPr>
          <w:rFonts w:eastAsia="Times New Roman" w:cs="Linux Libertine"/>
          <w:color w:val="000000"/>
          <w:szCs w:val="18"/>
        </w:rPr>
        <w:instrText xml:space="preserve"> ADDIN EN.CITE &lt;EndNote&gt;&lt;Cite&gt;&lt;Author&gt;Team&lt;/Author&gt;&lt;RecNum&gt;9&lt;/RecNum&gt;&lt;DisplayText&gt;[5]&lt;/DisplayText&gt;&lt;record&gt;&lt;rec-number&gt;9&lt;/rec-number&gt;&lt;foreign-keys&gt;&lt;key app="EN" db-id="werxdts9620dz3e90rppsf0bs02rwep9zadd" timestamp="1540765955"&gt;9&lt;/key&gt;&lt;/foreign-keys&gt;&lt;ref-type name="Web Page"&gt;12&lt;/ref-type&gt;&lt;contributors&gt;&lt;authors&gt;&lt;author&gt;QuantStart Team&lt;/author&gt;&lt;/authors&gt;&lt;/contributors&gt;&lt;titles&gt;&lt;title&gt;Support Vector Machines: A Guide for Beginners&lt;/title&gt;&lt;/titles&gt;&lt;volume&gt;2018&lt;/volume&gt;&lt;number&gt;24/10&lt;/number&gt;&lt;dates&gt;&lt;/dates&gt;&lt;urls&gt;&lt;related-urls&gt;&lt;url&gt;https://www.quantstart.com/articles/Support-Vector-Machines-A-Guide-for-Beginners&lt;/url&gt;&lt;/related-urls&gt;&lt;/urls&gt;&lt;custom1&gt;2018&lt;/custom1&gt;&lt;custom2&gt;28/10&lt;/custom2&gt;&lt;/record&gt;&lt;/Cite&gt;&lt;/EndNote&gt;</w:instrText>
      </w:r>
      <w:r w:rsidR="008C440C" w:rsidRPr="004F1B62">
        <w:rPr>
          <w:rFonts w:eastAsia="Times New Roman" w:cs="Linux Libertine"/>
          <w:color w:val="000000"/>
          <w:szCs w:val="18"/>
        </w:rPr>
        <w:fldChar w:fldCharType="separate"/>
      </w:r>
      <w:r w:rsidR="006075A2" w:rsidRPr="004F1B62">
        <w:rPr>
          <w:rFonts w:eastAsia="Times New Roman" w:cs="Linux Libertine"/>
          <w:color w:val="000000"/>
          <w:szCs w:val="18"/>
        </w:rPr>
        <w:t>[</w:t>
      </w:r>
      <w:hyperlink w:anchor="_ENREF_5" w:tooltip="Team,  #9" w:history="1">
        <w:r w:rsidR="0014032D" w:rsidRPr="00D72443">
          <w:rPr>
            <w:rStyle w:val="Hyperlink"/>
          </w:rPr>
          <w:t>5</w:t>
        </w:r>
      </w:hyperlink>
      <w:r w:rsidR="006075A2" w:rsidRPr="004F1B62">
        <w:rPr>
          <w:rFonts w:eastAsia="Times New Roman" w:cs="Linux Libertine"/>
          <w:color w:val="000000"/>
          <w:szCs w:val="18"/>
        </w:rPr>
        <w:t>]</w:t>
      </w:r>
      <w:r w:rsidR="008C440C" w:rsidRPr="004F1B62">
        <w:rPr>
          <w:rFonts w:eastAsia="Times New Roman" w:cs="Linux Libertine"/>
          <w:color w:val="000000"/>
          <w:szCs w:val="18"/>
        </w:rPr>
        <w:fldChar w:fldCharType="end"/>
      </w:r>
      <w:r>
        <w:rPr>
          <w:rFonts w:eastAsia="Times New Roman" w:cs="Linux Libertine"/>
          <w:color w:val="000000"/>
          <w:szCs w:val="18"/>
          <w:lang w:val="en-IE" w:eastAsia="en-IE"/>
        </w:rPr>
        <w:t>.</w:t>
      </w:r>
    </w:p>
    <w:p w14:paraId="6321B71D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lastRenderedPageBreak/>
        <w:t>Extreme Gradient Boost</w:t>
      </w:r>
    </w:p>
    <w:p w14:paraId="42CCB15B" w14:textId="521A3325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6075A2" w:rsidRPr="004F1B62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6075A2" w:rsidRPr="004F1B62">
        <w:rPr>
          <w:rFonts w:cs="Linux Libertine"/>
          <w:color w:val="000000"/>
          <w:szCs w:val="18"/>
        </w:rPr>
        <w:t>[</w:t>
      </w:r>
      <w:hyperlink w:anchor="_ENREF_6" w:tooltip="Chen, 2016 #11" w:history="1">
        <w:r w:rsidR="0014032D" w:rsidRPr="00D72443">
          <w:rPr>
            <w:rStyle w:val="Hyperlink"/>
          </w:rPr>
          <w:t>6</w:t>
        </w:r>
      </w:hyperlink>
      <w:r w:rsidR="006075A2" w:rsidRPr="004F1B62">
        <w:rPr>
          <w:rFonts w:cs="Linux Libertine"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>. The model can be defined by metrics like booster type, step size,</w:t>
      </w:r>
      <w:bookmarkStart w:id="2" w:name="_GoBack"/>
      <w:bookmarkEnd w:id="2"/>
      <w:r w:rsidR="004F6F87" w:rsidRPr="004F1B62">
        <w:rPr>
          <w:rFonts w:cs="Linux Libertine"/>
          <w:color w:val="000000"/>
          <w:szCs w:val="18"/>
        </w:rPr>
        <w:t xml:space="preserve">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CE631B" w:rsidRPr="00D72443">
          <w:rPr>
            <w:rStyle w:val="Hyperlink"/>
            <w:rFonts w:cs="Linux Libertine"/>
            <w:szCs w:val="18"/>
          </w:rPr>
          <w:t>1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37E56840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3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3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4E4964AB" w14:textId="524B40CF" w:rsidR="00E25066" w:rsidRPr="004F1B62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Initial tests were carried out 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Pr="004F1B62">
        <w:rPr>
          <w:rFonts w:cs="Linux Libertine"/>
          <w:color w:val="000000"/>
          <w:szCs w:val="18"/>
        </w:rPr>
        <w:t>Learn’s</w:t>
      </w:r>
      <w:proofErr w:type="spellEnd"/>
      <w:r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Pr="004F1B62">
        <w:rPr>
          <w:rFonts w:cs="Linux Libertine"/>
          <w:color w:val="000000"/>
          <w:szCs w:val="18"/>
        </w:rPr>
        <w:t xml:space="preserve"> over combinations of these values to identify a ‘best match’. 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008B20DE" w14:textId="4D36CB6E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4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4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</w:t>
      </w:r>
      <w:r w:rsidRPr="004F1B62">
        <w:rPr>
          <w:rFonts w:cs="Linux Libertine"/>
          <w:color w:val="000000"/>
          <w:szCs w:val="18"/>
        </w:rPr>
        <w:t xml:space="preserve">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5" w:name="Figure2"/>
      <w:r>
        <w:rPr>
          <w:noProof/>
        </w:rPr>
        <w:drawing>
          <wp:inline distT="0" distB="0" distL="0" distR="0" wp14:anchorId="054B267A" wp14:editId="0CF0F55E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bookmarkEnd w:id="5"/>
    </w:p>
    <w:p w14:paraId="2771F1AC" w14:textId="0785313A" w:rsidR="00040AE8" w:rsidRPr="00A62B50" w:rsidRDefault="00561234" w:rsidP="005C62DE">
      <w:pPr>
        <w:pStyle w:val="Heading2"/>
      </w:pPr>
      <w:r>
        <w:t>F</w:t>
      </w:r>
      <w:r w:rsidR="005E33F9">
        <w:t xml:space="preserve"> S</w:t>
      </w:r>
      <w:r>
        <w:t>core</w:t>
      </w:r>
    </w:p>
    <w:p w14:paraId="012D48C0" w14:textId="55EFD24A" w:rsidR="007465E8" w:rsidRDefault="00D1029D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importance of a feature is measured by its F</w:t>
      </w:r>
      <w:r w:rsidR="00EF2B51" w:rsidRPr="004F1B62">
        <w:rPr>
          <w:rFonts w:cs="Linux Libertine"/>
          <w:color w:val="000000"/>
          <w:szCs w:val="18"/>
        </w:rPr>
        <w:t>-</w:t>
      </w:r>
      <w:r w:rsidR="00CF392A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core. In tree boosting, it is calculated as the number of times a value </w:t>
      </w:r>
      <w:proofErr w:type="gramStart"/>
      <w:r w:rsidR="00EF2B51" w:rsidRPr="004F1B62">
        <w:rPr>
          <w:rFonts w:cs="Linux Libertine"/>
          <w:color w:val="000000"/>
          <w:szCs w:val="18"/>
        </w:rPr>
        <w:t>splits</w:t>
      </w:r>
      <w:proofErr w:type="gramEnd"/>
      <w:r w:rsidR="00EF2B51" w:rsidRPr="004F1B62">
        <w:rPr>
          <w:rFonts w:cs="Linux Libertine"/>
          <w:color w:val="000000"/>
          <w:szCs w:val="18"/>
        </w:rPr>
        <w:t xml:space="preserve">. </w:t>
      </w:r>
      <w:bookmarkStart w:id="6" w:name="Figure1"/>
      <w:r w:rsidR="00D72443">
        <w:rPr>
          <w:rFonts w:cs="Linux Libertine"/>
          <w:color w:val="000000"/>
          <w:szCs w:val="18"/>
        </w:rPr>
        <w:fldChar w:fldCharType="begin"/>
      </w:r>
      <w:r w:rsidR="00D72443">
        <w:rPr>
          <w:rFonts w:cs="Linux Libertine"/>
          <w:color w:val="000000"/>
          <w:szCs w:val="18"/>
        </w:rPr>
        <w:instrText xml:space="preserve"> HYPERLINK  \l "Figure2" </w:instrText>
      </w:r>
      <w:r w:rsidR="00D72443">
        <w:rPr>
          <w:rFonts w:cs="Linux Libertine"/>
          <w:color w:val="000000"/>
          <w:szCs w:val="18"/>
        </w:rPr>
        <w:fldChar w:fldCharType="separate"/>
      </w:r>
      <w:r w:rsidR="007465E8" w:rsidRPr="00D72443">
        <w:rPr>
          <w:rStyle w:val="Hyperlink"/>
          <w:rFonts w:cs="Linux Libertine"/>
          <w:szCs w:val="18"/>
        </w:rPr>
        <w:t>Fig.2</w:t>
      </w:r>
      <w:bookmarkEnd w:id="6"/>
      <w:r w:rsidR="00D72443">
        <w:rPr>
          <w:rFonts w:cs="Linux Libertine"/>
          <w:color w:val="000000"/>
          <w:szCs w:val="18"/>
        </w:rPr>
        <w:fldChar w:fldCharType="end"/>
      </w:r>
      <w:r w:rsidR="007465E8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shows the Feature Importance of </w:t>
      </w:r>
      <w:r w:rsidR="00EF2B51" w:rsidRPr="004F1B62">
        <w:rPr>
          <w:rFonts w:cs="Linux Libertine"/>
          <w:color w:val="000000"/>
          <w:szCs w:val="18"/>
        </w:rPr>
        <w:t>each</w:t>
      </w:r>
      <w:r w:rsidRPr="004F1B62">
        <w:rPr>
          <w:rFonts w:cs="Linux Libertine"/>
          <w:color w:val="000000"/>
          <w:szCs w:val="18"/>
        </w:rPr>
        <w:t xml:space="preserve"> feature in the prediction. </w:t>
      </w:r>
      <w:r w:rsidR="006B2826" w:rsidRPr="004F1B62">
        <w:rPr>
          <w:rFonts w:cs="Linux Libertine"/>
          <w:color w:val="000000"/>
          <w:szCs w:val="18"/>
        </w:rPr>
        <w:t xml:space="preserve">With scores of 12, the number of hashtags in a bio or tweet and the inclusion of a link to other social media, were the </w:t>
      </w:r>
      <w:r w:rsidR="00EF2B51" w:rsidRPr="004F1B62">
        <w:rPr>
          <w:rFonts w:cs="Linux Libertine"/>
          <w:color w:val="000000"/>
          <w:szCs w:val="18"/>
        </w:rPr>
        <w:t>least important features</w:t>
      </w:r>
      <w:r w:rsidR="006B2826" w:rsidRPr="004F1B62">
        <w:rPr>
          <w:rFonts w:cs="Linux Libertine"/>
          <w:color w:val="000000"/>
          <w:szCs w:val="18"/>
        </w:rPr>
        <w:t>. Conversely, the number of favorites and the number of tweets</w:t>
      </w:r>
      <w:r w:rsidR="0021546E" w:rsidRPr="004F1B62">
        <w:rPr>
          <w:rFonts w:cs="Linux Libertine"/>
          <w:color w:val="000000"/>
          <w:szCs w:val="18"/>
        </w:rPr>
        <w:t xml:space="preserve">, with scores of 108 and 83 respectively, </w:t>
      </w:r>
      <w:r w:rsidR="006B2826" w:rsidRPr="004F1B62">
        <w:rPr>
          <w:rFonts w:cs="Linux Libertine"/>
          <w:color w:val="000000"/>
          <w:szCs w:val="18"/>
        </w:rPr>
        <w:t>were effective indicators of gender.</w:t>
      </w:r>
    </w:p>
    <w:p w14:paraId="0A593ED8" w14:textId="25FB11A8" w:rsidR="007465E8" w:rsidRPr="00ED7C02" w:rsidRDefault="007465E8" w:rsidP="007465E8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 w:rsidR="00ED7C02" w:rsidRPr="00ED7C02">
        <w:rPr>
          <w:rStyle w:val="Label"/>
          <w:rFonts w:ascii="Linux Libertine" w:hAnsi="Linux Libertine"/>
          <w:b/>
          <w14:ligatures w14:val="standard"/>
        </w:rPr>
        <w:t>2</w:t>
      </w:r>
      <w:r w:rsidRPr="00ED7C02">
        <w:rPr>
          <w:rStyle w:val="Label"/>
          <w:rFonts w:ascii="Linux Libertine" w:hAnsi="Linux Libertine"/>
          <w:b/>
          <w14:ligatures w14:val="standard"/>
        </w:rPr>
        <w:t>: F Score measurement of features</w:t>
      </w:r>
    </w:p>
    <w:p w14:paraId="15DDCD86" w14:textId="0B1D0347" w:rsidR="00DA041E" w:rsidRPr="004F1B62" w:rsidRDefault="00561234" w:rsidP="004F1B62">
      <w:pPr>
        <w:ind w:firstLine="0"/>
        <w:rPr>
          <w:color w:val="000000"/>
        </w:rPr>
      </w:pPr>
      <w:r>
        <w:rPr>
          <w:noProof/>
          <w:color w:val="000000"/>
        </w:rPr>
        <w:drawing>
          <wp:inline distT="0" distB="0" distL="0" distR="0" wp14:anchorId="67348DC5" wp14:editId="2A29F199">
            <wp:extent cx="3069356" cy="3558540"/>
            <wp:effectExtent l="0" t="0" r="17145" b="381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1F085E15" w14:textId="57052096" w:rsidR="00E01637" w:rsidRPr="00A62B50" w:rsidRDefault="00DD0861" w:rsidP="00E01637">
      <w:pPr>
        <w:pStyle w:val="Heading2"/>
      </w:pPr>
      <w:r>
        <w:lastRenderedPageBreak/>
        <w:t>Interpreting Results</w:t>
      </w:r>
    </w:p>
    <w:p w14:paraId="344ECD0C" w14:textId="5FEB1609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4032D" w:rsidRPr="00D72443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4032D" w:rsidRPr="00D72443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25203054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98155F" w:rsidRPr="00220E10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98155F" w:rsidRPr="00220E10">
        <w:rPr>
          <w:rFonts w:cs="Linux Libertine"/>
          <w:color w:val="000000"/>
          <w:szCs w:val="18"/>
        </w:rPr>
        <w:t>[</w:t>
      </w:r>
      <w:hyperlink w:anchor="_ENREF_7" w:tooltip="Sayyadiharikandeh, 2016 #10" w:history="1">
        <w:r w:rsidR="0014032D" w:rsidRPr="00D72443">
          <w:rPr>
            <w:rStyle w:val="Hyperlink"/>
          </w:rPr>
          <w:t>7</w:t>
        </w:r>
      </w:hyperlink>
      <w:r w:rsidR="0098155F" w:rsidRPr="00220E10">
        <w:rPr>
          <w:rFonts w:cs="Linux Libertine"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42F95254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71D83AF4" w14:textId="77777777" w:rsidR="00C761B2" w:rsidRPr="00CF3A48" w:rsidRDefault="00C761B2" w:rsidP="00C761B2">
      <w:pPr>
        <w:pStyle w:val="FigureCaption"/>
        <w:rPr>
          <w:lang w:eastAsia="it-IT"/>
          <w14:ligatures w14:val="standard"/>
        </w:rPr>
      </w:pP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7" w:name="bib1"/>
      <w:bookmarkEnd w:id="7"/>
    </w:p>
    <w:p w14:paraId="10A45843" w14:textId="77777777" w:rsidR="0014032D" w:rsidRPr="0014032D" w:rsidRDefault="00CC0BE5" w:rsidP="0014032D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8" w:name="_ENREF_1"/>
      <w:r w:rsidR="0014032D" w:rsidRPr="0014032D">
        <w:t>[1]</w:t>
      </w:r>
      <w:r w:rsidR="0014032D" w:rsidRPr="0014032D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8"/>
    </w:p>
    <w:p w14:paraId="1BD02B49" w14:textId="77777777" w:rsidR="0014032D" w:rsidRPr="0014032D" w:rsidRDefault="0014032D" w:rsidP="0014032D">
      <w:pPr>
        <w:pStyle w:val="EndNoteBibliography"/>
        <w:ind w:left="720" w:hanging="720"/>
      </w:pPr>
      <w:bookmarkStart w:id="9" w:name="_ENREF_2"/>
      <w:r w:rsidRPr="0014032D">
        <w:t>[2]</w:t>
      </w:r>
      <w:r w:rsidRPr="0014032D">
        <w:tab/>
        <w:t>M. Vicente, F. Batista, and J. P. Carvalho, "Twitter gender classification using user unstructured information." pp. 1-7.</w:t>
      </w:r>
      <w:bookmarkEnd w:id="9"/>
    </w:p>
    <w:p w14:paraId="0FE9E549" w14:textId="1594E659" w:rsidR="0014032D" w:rsidRPr="0014032D" w:rsidRDefault="0014032D" w:rsidP="0014032D">
      <w:pPr>
        <w:pStyle w:val="EndNoteBibliography"/>
        <w:ind w:left="720" w:hanging="720"/>
      </w:pPr>
      <w:bookmarkStart w:id="10" w:name="_ENREF_3"/>
      <w:r w:rsidRPr="0014032D">
        <w:t>[3]</w:t>
      </w:r>
      <w:r w:rsidRPr="0014032D">
        <w:tab/>
        <w:t xml:space="preserve">K. inc. "Twitter User Gender Classification," 14/10, 2018; </w:t>
      </w:r>
      <w:hyperlink r:id="rId17" w:history="1">
        <w:r w:rsidRPr="0014032D">
          <w:rPr>
            <w:rStyle w:val="Hyperlink"/>
          </w:rPr>
          <w:t>https://www.kaggle.com/crowdflower/twitter-user-gender-classification</w:t>
        </w:r>
      </w:hyperlink>
      <w:r w:rsidRPr="0014032D">
        <w:t>.</w:t>
      </w:r>
      <w:bookmarkEnd w:id="10"/>
    </w:p>
    <w:p w14:paraId="69D54064" w14:textId="5E38FF12" w:rsidR="0014032D" w:rsidRPr="0014032D" w:rsidRDefault="0014032D" w:rsidP="0014032D">
      <w:pPr>
        <w:pStyle w:val="EndNoteBibliography"/>
        <w:ind w:left="720" w:hanging="720"/>
      </w:pPr>
      <w:bookmarkStart w:id="11" w:name="_ENREF_4"/>
      <w:r w:rsidRPr="0014032D">
        <w:t>[4]</w:t>
      </w:r>
      <w:r w:rsidRPr="0014032D">
        <w:tab/>
        <w:t xml:space="preserve">F. E. Inc. "Data For Everyone," 28/10, 2018; </w:t>
      </w:r>
      <w:hyperlink r:id="rId18" w:history="1">
        <w:r w:rsidRPr="0014032D">
          <w:rPr>
            <w:rStyle w:val="Hyperlink"/>
          </w:rPr>
          <w:t>https://www.figure-eight.com/data-for-everyone/</w:t>
        </w:r>
      </w:hyperlink>
      <w:r w:rsidRPr="0014032D">
        <w:t>.</w:t>
      </w:r>
      <w:bookmarkEnd w:id="11"/>
    </w:p>
    <w:p w14:paraId="64577F98" w14:textId="5349C3C9" w:rsidR="0014032D" w:rsidRPr="0014032D" w:rsidRDefault="0014032D" w:rsidP="0014032D">
      <w:pPr>
        <w:pStyle w:val="EndNoteBibliography"/>
        <w:ind w:left="720" w:hanging="720"/>
      </w:pPr>
      <w:bookmarkStart w:id="12" w:name="_ENREF_5"/>
      <w:r w:rsidRPr="0014032D">
        <w:t>[5]</w:t>
      </w:r>
      <w:r w:rsidRPr="0014032D">
        <w:tab/>
        <w:t xml:space="preserve">Q. Team. "Support Vector Machines: A Guide for Beginners," 24/10, 2018; </w:t>
      </w:r>
      <w:hyperlink r:id="rId19" w:history="1">
        <w:r w:rsidRPr="0014032D">
          <w:rPr>
            <w:rStyle w:val="Hyperlink"/>
          </w:rPr>
          <w:t>https://www.quantstart.com/articles/Support-Vector-Machines-A-Guide-for-Beginners</w:t>
        </w:r>
      </w:hyperlink>
      <w:r w:rsidRPr="0014032D">
        <w:t>.</w:t>
      </w:r>
      <w:bookmarkEnd w:id="12"/>
    </w:p>
    <w:p w14:paraId="14B11442" w14:textId="77777777" w:rsidR="0014032D" w:rsidRPr="0014032D" w:rsidRDefault="0014032D" w:rsidP="0014032D">
      <w:pPr>
        <w:pStyle w:val="EndNoteBibliography"/>
        <w:ind w:left="720" w:hanging="720"/>
      </w:pPr>
      <w:bookmarkStart w:id="13" w:name="_ENREF_6"/>
      <w:r w:rsidRPr="0014032D">
        <w:t>[6]</w:t>
      </w:r>
      <w:r w:rsidRPr="0014032D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3"/>
    </w:p>
    <w:p w14:paraId="530868DE" w14:textId="77777777" w:rsidR="0014032D" w:rsidRPr="0014032D" w:rsidRDefault="0014032D" w:rsidP="0014032D">
      <w:pPr>
        <w:pStyle w:val="EndNoteBibliography"/>
        <w:ind w:left="720" w:hanging="720"/>
      </w:pPr>
      <w:bookmarkStart w:id="14" w:name="_ENREF_7"/>
      <w:r w:rsidRPr="0014032D">
        <w:t>[7]</w:t>
      </w:r>
      <w:r w:rsidRPr="0014032D">
        <w:tab/>
        <w:t xml:space="preserve">M. Sayyadiharikandeh, G. L. Ciampaglia, and A. Flammini, “Cross-domain Gender Detection in Twitter,” </w:t>
      </w:r>
      <w:r w:rsidRPr="0014032D">
        <w:rPr>
          <w:i/>
        </w:rPr>
        <w:t>Proceedings of the Workshop on Computational Approaches to Social Modeling,</w:t>
      </w:r>
      <w:r w:rsidRPr="0014032D">
        <w:t xml:space="preserve"> vol. ChASM 2016, Nov, 2016.</w:t>
      </w:r>
      <w:bookmarkEnd w:id="14"/>
    </w:p>
    <w:p w14:paraId="434D2EE0" w14:textId="325070E9" w:rsidR="003E00A2" w:rsidRDefault="00CC0BE5" w:rsidP="004F6F87">
      <w:pPr>
        <w:pStyle w:val="NormalWeb"/>
      </w:pPr>
      <w:r>
        <w:fldChar w:fldCharType="end"/>
      </w:r>
    </w:p>
    <w:p w14:paraId="70D3504B" w14:textId="05AF7A8F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3BDF2C" w14:textId="77777777" w:rsidR="002764F4" w:rsidRDefault="002764F4" w:rsidP="00842867">
      <w:r>
        <w:separator/>
      </w:r>
    </w:p>
  </w:endnote>
  <w:endnote w:type="continuationSeparator" w:id="0">
    <w:p w14:paraId="467FC428" w14:textId="77777777" w:rsidR="002764F4" w:rsidRDefault="002764F4" w:rsidP="00842867">
      <w:r>
        <w:continuationSeparator/>
      </w:r>
    </w:p>
  </w:endnote>
  <w:endnote w:type="continuationNotice" w:id="1">
    <w:p w14:paraId="29361119" w14:textId="77777777" w:rsidR="002764F4" w:rsidRDefault="002764F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39375F" w14:textId="77777777" w:rsidR="002764F4" w:rsidRDefault="002764F4" w:rsidP="00C24563">
      <w:r>
        <w:separator/>
      </w:r>
    </w:p>
  </w:footnote>
  <w:footnote w:type="continuationSeparator" w:id="0">
    <w:p w14:paraId="2BF0648D" w14:textId="77777777" w:rsidR="002764F4" w:rsidRDefault="002764F4" w:rsidP="00842867">
      <w:r>
        <w:continuationSeparator/>
      </w:r>
    </w:p>
  </w:footnote>
  <w:footnote w:type="continuationNotice" w:id="1">
    <w:p w14:paraId="150883D6" w14:textId="77777777" w:rsidR="002764F4" w:rsidRDefault="002764F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1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qAUAsMUiN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9&lt;/item&gt;&lt;item&gt;10&lt;/item&gt;&lt;item&gt;1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2927"/>
    <w:rsid w:val="00102E82"/>
    <w:rsid w:val="0010313B"/>
    <w:rsid w:val="00103C4A"/>
    <w:rsid w:val="00104269"/>
    <w:rsid w:val="001042AD"/>
    <w:rsid w:val="001048DD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300407"/>
    <w:rsid w:val="00300D0E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C31"/>
    <w:rsid w:val="006A5BBB"/>
    <w:rsid w:val="006A5D93"/>
    <w:rsid w:val="006A6B74"/>
    <w:rsid w:val="006A6D2D"/>
    <w:rsid w:val="006A6FCD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324"/>
    <w:rsid w:val="0096355A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279A"/>
    <w:rsid w:val="00A85120"/>
    <w:rsid w:val="00A851E1"/>
    <w:rsid w:val="00A86F07"/>
    <w:rsid w:val="00A87904"/>
    <w:rsid w:val="00A87A57"/>
    <w:rsid w:val="00A91DB7"/>
    <w:rsid w:val="00A92BA7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CC1"/>
    <w:rsid w:val="00CE631B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6D4D"/>
    <w:rsid w:val="00D56E2E"/>
    <w:rsid w:val="00D57DDF"/>
    <w:rsid w:val="00D6174B"/>
    <w:rsid w:val="00D6256E"/>
    <w:rsid w:val="00D62600"/>
    <w:rsid w:val="00D626A4"/>
    <w:rsid w:val="00D62F1D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CCE"/>
    <w:rsid w:val="00DB7FE0"/>
    <w:rsid w:val="00DC115D"/>
    <w:rsid w:val="00DC1ECD"/>
    <w:rsid w:val="00DC37B3"/>
    <w:rsid w:val="00DC44CB"/>
    <w:rsid w:val="00DC55DD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hyperlink" Target="https://www.figure-eight.com/data-for-everyone/" TargetMode="Externa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hyperlink" Target="https://www.kaggle.com/crowdflower/twitter-user-gender-classification" TargetMode="External"/><Relationship Id="rId2" Type="http://schemas.openxmlformats.org/officeDocument/2006/relationships/customXml" Target="../customXml/item2.xml"/><Relationship Id="rId16" Type="http://schemas.openxmlformats.org/officeDocument/2006/relationships/chart" Target="charts/chart2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chart" Target="charts/chart1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hyperlink" Target="https://www.quantstart.com/articles/Support-Vector-Machines-A-Guide-for-Beginners" TargetMode="Externa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0</c:f>
              <c:strCache>
                <c:ptCount val="3"/>
                <c:pt idx="0">
                  <c:v>Logistic</c:v>
                </c:pt>
                <c:pt idx="1">
                  <c:v>SVM</c:v>
                </c:pt>
                <c:pt idx="2">
                  <c:v>XGBoost</c:v>
                </c:pt>
              </c:strCache>
            </c:strRef>
          </c:cat>
          <c:val>
            <c:numRef>
              <c:f>Sheet1!$B$2:$B$10</c:f>
              <c:numCache>
                <c:formatCode>General</c:formatCode>
                <c:ptCount val="3"/>
                <c:pt idx="0">
                  <c:v>62.65</c:v>
                </c:pt>
                <c:pt idx="1">
                  <c:v>60.72</c:v>
                </c:pt>
                <c:pt idx="2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0</c:f>
              <c:strCache>
                <c:ptCount val="3"/>
                <c:pt idx="0">
                  <c:v>Logistic</c:v>
                </c:pt>
                <c:pt idx="1">
                  <c:v>SVM</c:v>
                </c:pt>
                <c:pt idx="2">
                  <c:v>XGBoost</c:v>
                </c:pt>
              </c:strCache>
            </c:strRef>
          </c:cat>
          <c:val>
            <c:numRef>
              <c:f>Sheet1!$C$2:$C$10</c:f>
              <c:numCache>
                <c:formatCode>General</c:formatCode>
                <c:ptCount val="3"/>
                <c:pt idx="0">
                  <c:v>62.22</c:v>
                </c:pt>
                <c:pt idx="1">
                  <c:v>61.69</c:v>
                </c:pt>
                <c:pt idx="2">
                  <c:v>62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A78-4367-9C23-F2C3DA8936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741EFEB4-ECCC-4DB7-BB5D-0DB5A4E4B8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510</TotalTime>
  <Pages>4</Pages>
  <Words>2910</Words>
  <Characters>16593</Characters>
  <Application>Microsoft Office Word</Application>
  <DocSecurity>0</DocSecurity>
  <Lines>138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19465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32</cp:revision>
  <cp:lastPrinted>2018-10-29T04:47:00Z</cp:lastPrinted>
  <dcterms:created xsi:type="dcterms:W3CDTF">2014-06-21T14:11:00Z</dcterms:created>
  <dcterms:modified xsi:type="dcterms:W3CDTF">2018-10-29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